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921E18" w14:textId="77777777" w:rsidR="0008177B" w:rsidRDefault="0008177B" w:rsidP="00550EFD">
      <w:pPr>
        <w:spacing w:after="0" w:line="480" w:lineRule="auto"/>
        <w:rPr>
          <w:rFonts w:ascii="Times New Roman" w:hAnsi="Times New Roman" w:cs="Times New Roman"/>
          <w:sz w:val="24"/>
          <w:szCs w:val="24"/>
        </w:rPr>
      </w:pPr>
    </w:p>
    <w:p w14:paraId="1D9952CA" w14:textId="77777777" w:rsidR="0008177B" w:rsidRDefault="0008177B" w:rsidP="00550EFD">
      <w:pPr>
        <w:spacing w:after="0" w:line="480" w:lineRule="auto"/>
        <w:rPr>
          <w:rFonts w:ascii="Times New Roman" w:hAnsi="Times New Roman" w:cs="Times New Roman"/>
          <w:sz w:val="24"/>
          <w:szCs w:val="24"/>
        </w:rPr>
      </w:pPr>
    </w:p>
    <w:p w14:paraId="1E09E195" w14:textId="77777777" w:rsidR="0008177B" w:rsidRDefault="0008177B" w:rsidP="00550EFD">
      <w:pPr>
        <w:spacing w:after="0" w:line="480" w:lineRule="auto"/>
        <w:rPr>
          <w:rFonts w:ascii="Times New Roman" w:hAnsi="Times New Roman" w:cs="Times New Roman"/>
          <w:sz w:val="24"/>
          <w:szCs w:val="24"/>
        </w:rPr>
      </w:pPr>
    </w:p>
    <w:p w14:paraId="7C1FCE91" w14:textId="77777777" w:rsidR="0008177B" w:rsidRPr="00413A24" w:rsidRDefault="00503AE2" w:rsidP="00E76F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ey Assessment</w:t>
      </w:r>
    </w:p>
    <w:p w14:paraId="6B448EC7"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14:paraId="40265D1B"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14:paraId="1ACEB58B" w14:textId="77777777" w:rsidR="00A106AF" w:rsidRPr="00413A24" w:rsidRDefault="00A106AF" w:rsidP="00413A24">
      <w:pPr>
        <w:spacing w:after="0" w:line="480" w:lineRule="auto"/>
        <w:jc w:val="center"/>
        <w:rPr>
          <w:rFonts w:ascii="Times New Roman" w:hAnsi="Times New Roman" w:cs="Times New Roman"/>
          <w:sz w:val="24"/>
          <w:szCs w:val="24"/>
        </w:rPr>
      </w:pPr>
    </w:p>
    <w:p w14:paraId="07175C15" w14:textId="77777777" w:rsidR="00A106AF" w:rsidRPr="00413A24" w:rsidRDefault="00A106AF" w:rsidP="00413A24">
      <w:pPr>
        <w:spacing w:after="0" w:line="480" w:lineRule="auto"/>
        <w:rPr>
          <w:rFonts w:ascii="Times New Roman" w:hAnsi="Times New Roman" w:cs="Times New Roman"/>
          <w:sz w:val="24"/>
          <w:szCs w:val="24"/>
        </w:rPr>
      </w:pPr>
    </w:p>
    <w:p w14:paraId="26344927" w14:textId="77777777"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EE7277F" w14:textId="77777777" w:rsidR="006356C5" w:rsidRPr="00413A24" w:rsidRDefault="006356C5" w:rsidP="00413A24">
      <w:pPr>
        <w:spacing w:after="0" w:line="480" w:lineRule="auto"/>
        <w:rPr>
          <w:rFonts w:ascii="Times New Roman" w:hAnsi="Times New Roman" w:cs="Times New Roman"/>
          <w:sz w:val="24"/>
          <w:szCs w:val="24"/>
        </w:rPr>
      </w:pPr>
    </w:p>
    <w:p w14:paraId="44E3142B" w14:textId="77777777" w:rsidR="006356C5" w:rsidRPr="00413A24" w:rsidRDefault="006356C5" w:rsidP="00413A24">
      <w:pPr>
        <w:spacing w:after="0" w:line="480" w:lineRule="auto"/>
        <w:rPr>
          <w:rFonts w:ascii="Times New Roman" w:hAnsi="Times New Roman" w:cs="Times New Roman"/>
          <w:sz w:val="24"/>
          <w:szCs w:val="24"/>
        </w:rPr>
      </w:pPr>
    </w:p>
    <w:p w14:paraId="56899813" w14:textId="77777777" w:rsidR="006356C5" w:rsidRPr="00413A24" w:rsidRDefault="006356C5" w:rsidP="00413A24">
      <w:pPr>
        <w:spacing w:after="0" w:line="480" w:lineRule="auto"/>
        <w:rPr>
          <w:rFonts w:ascii="Times New Roman" w:hAnsi="Times New Roman" w:cs="Times New Roman"/>
          <w:sz w:val="24"/>
          <w:szCs w:val="24"/>
        </w:rPr>
      </w:pPr>
    </w:p>
    <w:p w14:paraId="779C04AA" w14:textId="77777777" w:rsidR="006356C5" w:rsidRPr="00413A24" w:rsidRDefault="006356C5" w:rsidP="00413A24">
      <w:pPr>
        <w:spacing w:after="0" w:line="480" w:lineRule="auto"/>
        <w:rPr>
          <w:rFonts w:ascii="Times New Roman" w:hAnsi="Times New Roman" w:cs="Times New Roman"/>
          <w:sz w:val="24"/>
          <w:szCs w:val="24"/>
        </w:rPr>
      </w:pPr>
    </w:p>
    <w:p w14:paraId="376BDFF3" w14:textId="77777777" w:rsidR="006356C5" w:rsidRPr="00413A24" w:rsidRDefault="006356C5" w:rsidP="00413A24">
      <w:pPr>
        <w:spacing w:after="0" w:line="480" w:lineRule="auto"/>
        <w:rPr>
          <w:rFonts w:ascii="Times New Roman" w:hAnsi="Times New Roman" w:cs="Times New Roman"/>
          <w:sz w:val="24"/>
          <w:szCs w:val="24"/>
        </w:rPr>
      </w:pPr>
    </w:p>
    <w:p w14:paraId="407B4039" w14:textId="77777777" w:rsidR="006356C5" w:rsidRPr="00413A24" w:rsidRDefault="006356C5" w:rsidP="00413A24">
      <w:pPr>
        <w:spacing w:after="0" w:line="480" w:lineRule="auto"/>
        <w:rPr>
          <w:rFonts w:ascii="Times New Roman" w:hAnsi="Times New Roman" w:cs="Times New Roman"/>
          <w:sz w:val="24"/>
          <w:szCs w:val="24"/>
        </w:rPr>
      </w:pPr>
    </w:p>
    <w:p w14:paraId="535BA778" w14:textId="77777777" w:rsidR="006356C5" w:rsidRPr="00413A24" w:rsidRDefault="006356C5" w:rsidP="00413A24">
      <w:pPr>
        <w:spacing w:after="0" w:line="480" w:lineRule="auto"/>
        <w:rPr>
          <w:rFonts w:ascii="Times New Roman" w:hAnsi="Times New Roman" w:cs="Times New Roman"/>
          <w:sz w:val="24"/>
          <w:szCs w:val="24"/>
        </w:rPr>
      </w:pPr>
    </w:p>
    <w:p w14:paraId="7E347B7C" w14:textId="77777777" w:rsidR="006356C5" w:rsidRPr="00413A24" w:rsidRDefault="006356C5" w:rsidP="00413A24">
      <w:pPr>
        <w:spacing w:after="0" w:line="480" w:lineRule="auto"/>
        <w:rPr>
          <w:rFonts w:ascii="Times New Roman" w:hAnsi="Times New Roman" w:cs="Times New Roman"/>
          <w:sz w:val="24"/>
          <w:szCs w:val="24"/>
        </w:rPr>
      </w:pPr>
    </w:p>
    <w:p w14:paraId="3E723C88" w14:textId="77777777" w:rsidR="006356C5" w:rsidRDefault="006356C5" w:rsidP="00413A24">
      <w:pPr>
        <w:spacing w:after="0" w:line="480" w:lineRule="auto"/>
        <w:rPr>
          <w:rFonts w:ascii="Times New Roman" w:hAnsi="Times New Roman" w:cs="Times New Roman"/>
          <w:sz w:val="24"/>
          <w:szCs w:val="24"/>
        </w:rPr>
      </w:pPr>
    </w:p>
    <w:p w14:paraId="3F890A3E" w14:textId="77777777" w:rsidR="002E182C" w:rsidRDefault="002E182C" w:rsidP="00413A24">
      <w:pPr>
        <w:spacing w:after="0" w:line="480" w:lineRule="auto"/>
        <w:rPr>
          <w:rFonts w:ascii="Times New Roman" w:hAnsi="Times New Roman" w:cs="Times New Roman"/>
          <w:sz w:val="24"/>
          <w:szCs w:val="24"/>
        </w:rPr>
      </w:pPr>
    </w:p>
    <w:p w14:paraId="075AC864" w14:textId="77777777" w:rsidR="002E182C" w:rsidRDefault="002E182C" w:rsidP="00413A24">
      <w:pPr>
        <w:spacing w:after="0" w:line="480" w:lineRule="auto"/>
        <w:rPr>
          <w:rFonts w:ascii="Times New Roman" w:hAnsi="Times New Roman" w:cs="Times New Roman"/>
          <w:sz w:val="24"/>
          <w:szCs w:val="24"/>
        </w:rPr>
      </w:pPr>
    </w:p>
    <w:p w14:paraId="40C64BF7" w14:textId="77777777" w:rsidR="002E182C" w:rsidRDefault="002E182C" w:rsidP="00413A24">
      <w:pPr>
        <w:spacing w:after="0" w:line="480" w:lineRule="auto"/>
        <w:rPr>
          <w:rFonts w:ascii="Times New Roman" w:hAnsi="Times New Roman" w:cs="Times New Roman"/>
          <w:sz w:val="24"/>
          <w:szCs w:val="24"/>
        </w:rPr>
      </w:pPr>
    </w:p>
    <w:p w14:paraId="125D1FF2" w14:textId="77777777" w:rsidR="002E182C" w:rsidRDefault="002E182C" w:rsidP="00413A24">
      <w:pPr>
        <w:spacing w:after="0" w:line="480" w:lineRule="auto"/>
        <w:rPr>
          <w:rFonts w:ascii="Times New Roman" w:hAnsi="Times New Roman" w:cs="Times New Roman"/>
          <w:sz w:val="24"/>
          <w:szCs w:val="24"/>
        </w:rPr>
      </w:pPr>
    </w:p>
    <w:p w14:paraId="199F38E5" w14:textId="77777777" w:rsidR="00BC76FD" w:rsidRDefault="00BC76FD" w:rsidP="008E3D32">
      <w:pPr>
        <w:spacing w:after="0" w:line="480" w:lineRule="auto"/>
        <w:jc w:val="center"/>
        <w:rPr>
          <w:rFonts w:ascii="Times New Roman" w:hAnsi="Times New Roman" w:cs="Times New Roman"/>
          <w:sz w:val="24"/>
          <w:szCs w:val="24"/>
        </w:rPr>
      </w:pPr>
    </w:p>
    <w:p w14:paraId="0C566297" w14:textId="77777777" w:rsidR="00666F54" w:rsidRDefault="00503AE2" w:rsidP="00666F54">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Key Assessments</w:t>
      </w:r>
    </w:p>
    <w:p w14:paraId="6910F393" w14:textId="77777777" w:rsidR="00B24A8A" w:rsidRDefault="00B24A8A" w:rsidP="00B24A8A">
      <w:pPr>
        <w:spacing w:line="480" w:lineRule="auto"/>
        <w:ind w:firstLine="720"/>
        <w:jc w:val="center"/>
        <w:rPr>
          <w:rFonts w:ascii="Times New Roman" w:hAnsi="Times New Roman" w:cs="Times New Roman"/>
          <w:b/>
          <w:sz w:val="24"/>
          <w:szCs w:val="24"/>
        </w:rPr>
      </w:pPr>
      <w:r w:rsidRPr="00B24A8A">
        <w:rPr>
          <w:rFonts w:ascii="Times New Roman" w:hAnsi="Times New Roman" w:cs="Times New Roman"/>
          <w:b/>
          <w:sz w:val="24"/>
          <w:szCs w:val="24"/>
        </w:rPr>
        <w:t>Topic 1</w:t>
      </w:r>
    </w:p>
    <w:p w14:paraId="4A5D3B7F" w14:textId="142D177A" w:rsidR="00E62ACF" w:rsidRPr="00E62ACF" w:rsidRDefault="00E62ACF" w:rsidP="00E62ACF">
      <w:pPr>
        <w:spacing w:line="480" w:lineRule="auto"/>
        <w:ind w:firstLine="720"/>
        <w:rPr>
          <w:rFonts w:ascii="Times New Roman" w:hAnsi="Times New Roman" w:cs="Times New Roman"/>
          <w:sz w:val="24"/>
          <w:szCs w:val="24"/>
        </w:rPr>
      </w:pPr>
      <w:r w:rsidRPr="00E62ACF">
        <w:rPr>
          <w:rFonts w:ascii="Times New Roman" w:hAnsi="Times New Roman" w:cs="Times New Roman"/>
          <w:sz w:val="24"/>
          <w:szCs w:val="24"/>
        </w:rPr>
        <w:t xml:space="preserve">"Raise the age" initiative is an awareness campaign the age limit for juveniles should be raised from 16 to 17 years (Raisetheagesummary_final_3_6_16.pdf, n.d.). In the US the bill was signed 10th April by the New York governor allowing the increase in the age of juveniles. According to “The New York Times” article “Raise the Age” the bill </w:t>
      </w:r>
      <w:r w:rsidR="00EE2824">
        <w:rPr>
          <w:rFonts w:ascii="Times New Roman" w:hAnsi="Times New Roman" w:cs="Times New Roman"/>
          <w:sz w:val="24"/>
          <w:szCs w:val="24"/>
        </w:rPr>
        <w:t xml:space="preserve">regarding juveniles’ age </w:t>
      </w:r>
      <w:r w:rsidRPr="00E62ACF">
        <w:rPr>
          <w:rFonts w:ascii="Times New Roman" w:hAnsi="Times New Roman" w:cs="Times New Roman"/>
          <w:sz w:val="24"/>
          <w:szCs w:val="24"/>
        </w:rPr>
        <w:t xml:space="preserve">helped </w:t>
      </w:r>
      <w:r w:rsidR="00EE2824">
        <w:rPr>
          <w:rFonts w:ascii="Times New Roman" w:hAnsi="Times New Roman" w:cs="Times New Roman"/>
          <w:sz w:val="24"/>
          <w:szCs w:val="24"/>
        </w:rPr>
        <w:t xml:space="preserve">them </w:t>
      </w:r>
      <w:r w:rsidRPr="00E62ACF">
        <w:rPr>
          <w:rFonts w:ascii="Times New Roman" w:hAnsi="Times New Roman" w:cs="Times New Roman"/>
          <w:sz w:val="24"/>
          <w:szCs w:val="24"/>
        </w:rPr>
        <w:t xml:space="preserve">a lot as most of their cases were diverted to family courts unless the district attorney proves any extraordinary circumstances (McKinley, 2017). This sudden change in the law also influenced law enforcement </w:t>
      </w:r>
      <w:r w:rsidR="00DA2879" w:rsidRPr="00E62ACF">
        <w:rPr>
          <w:rFonts w:ascii="Times New Roman" w:hAnsi="Times New Roman" w:cs="Times New Roman"/>
          <w:sz w:val="24"/>
          <w:szCs w:val="24"/>
        </w:rPr>
        <w:t>officers’</w:t>
      </w:r>
      <w:r w:rsidRPr="00E62ACF">
        <w:rPr>
          <w:rFonts w:ascii="Times New Roman" w:hAnsi="Times New Roman" w:cs="Times New Roman"/>
          <w:sz w:val="24"/>
          <w:szCs w:val="24"/>
        </w:rPr>
        <w:t xml:space="preserve"> </w:t>
      </w:r>
      <w:r w:rsidR="00664E42">
        <w:rPr>
          <w:rFonts w:ascii="Times New Roman" w:hAnsi="Times New Roman" w:cs="Times New Roman"/>
          <w:sz w:val="24"/>
          <w:szCs w:val="24"/>
        </w:rPr>
        <w:t xml:space="preserve">careers </w:t>
      </w:r>
      <w:r w:rsidRPr="00E62ACF">
        <w:rPr>
          <w:rFonts w:ascii="Times New Roman" w:hAnsi="Times New Roman" w:cs="Times New Roman"/>
          <w:sz w:val="24"/>
          <w:szCs w:val="24"/>
        </w:rPr>
        <w:t xml:space="preserve">as police have face-to-face interaction with the youth daily. Youth always fears police officers and they tend to </w:t>
      </w:r>
      <w:r w:rsidR="00EE2824">
        <w:rPr>
          <w:rFonts w:ascii="Times New Roman" w:hAnsi="Times New Roman" w:cs="Times New Roman"/>
          <w:sz w:val="24"/>
          <w:szCs w:val="24"/>
        </w:rPr>
        <w:t xml:space="preserve">accept all the charges in panic. Due to this </w:t>
      </w:r>
      <w:r w:rsidRPr="00E62ACF">
        <w:rPr>
          <w:rFonts w:ascii="Times New Roman" w:hAnsi="Times New Roman" w:cs="Times New Roman"/>
          <w:sz w:val="24"/>
          <w:szCs w:val="24"/>
        </w:rPr>
        <w:t xml:space="preserve">law, the officers shall also treat 17 years old as a juvenile and can no more take confession from them by terrorizing them and will not take them in custody unless district attorney gives permission. </w:t>
      </w:r>
    </w:p>
    <w:p w14:paraId="75C062F5" w14:textId="77777777" w:rsidR="00E62ACF" w:rsidRPr="00E62ACF" w:rsidRDefault="00E62ACF" w:rsidP="00E62ACF">
      <w:pPr>
        <w:spacing w:line="480" w:lineRule="auto"/>
        <w:ind w:firstLine="720"/>
        <w:jc w:val="center"/>
        <w:rPr>
          <w:rFonts w:ascii="Times New Roman" w:hAnsi="Times New Roman" w:cs="Times New Roman"/>
          <w:b/>
          <w:sz w:val="24"/>
          <w:szCs w:val="24"/>
        </w:rPr>
      </w:pPr>
      <w:r w:rsidRPr="00E62ACF">
        <w:rPr>
          <w:rFonts w:ascii="Times New Roman" w:hAnsi="Times New Roman" w:cs="Times New Roman"/>
          <w:b/>
          <w:sz w:val="24"/>
          <w:szCs w:val="24"/>
        </w:rPr>
        <w:t>Topic 2</w:t>
      </w:r>
      <w:bookmarkStart w:id="0" w:name="_GoBack"/>
      <w:bookmarkEnd w:id="0"/>
    </w:p>
    <w:p w14:paraId="70A13974" w14:textId="4F594F7A" w:rsidR="00E62ACF" w:rsidRPr="00E62ACF" w:rsidRDefault="00E62ACF" w:rsidP="00E62ACF">
      <w:pPr>
        <w:spacing w:line="480" w:lineRule="auto"/>
        <w:ind w:firstLine="720"/>
        <w:rPr>
          <w:rFonts w:ascii="Times New Roman" w:hAnsi="Times New Roman" w:cs="Times New Roman"/>
          <w:sz w:val="24"/>
          <w:szCs w:val="24"/>
        </w:rPr>
      </w:pPr>
      <w:r w:rsidRPr="00E62ACF">
        <w:rPr>
          <w:rFonts w:ascii="Times New Roman" w:hAnsi="Times New Roman" w:cs="Times New Roman"/>
          <w:sz w:val="24"/>
          <w:szCs w:val="24"/>
        </w:rPr>
        <w:t xml:space="preserve">It has always been a huge debate that whether the lawmakers are making policies and reforms based on what the Americans want. Although the government is trying to create a balance between the justice system and public opinion yet still our criminal justice system is aggressive especially towards the juveniles. According to the “The New York Times” article “A Real Chance at Criminal Justice Reform” both the government and opposition should settle down on one page to do reforms like reducing prison population and recidivism etc (The New York Times, 2018). All the reforms had a direct impact on </w:t>
      </w:r>
      <w:r w:rsidR="00664E42">
        <w:rPr>
          <w:rFonts w:ascii="Times New Roman" w:hAnsi="Times New Roman" w:cs="Times New Roman"/>
          <w:sz w:val="24"/>
          <w:szCs w:val="24"/>
        </w:rPr>
        <w:t xml:space="preserve">people working in </w:t>
      </w:r>
      <w:r w:rsidRPr="00E62ACF">
        <w:rPr>
          <w:rFonts w:ascii="Times New Roman" w:hAnsi="Times New Roman" w:cs="Times New Roman"/>
          <w:sz w:val="24"/>
          <w:szCs w:val="24"/>
        </w:rPr>
        <w:t xml:space="preserve">law enforcement </w:t>
      </w:r>
      <w:r w:rsidR="00664E42">
        <w:rPr>
          <w:rFonts w:ascii="Times New Roman" w:hAnsi="Times New Roman" w:cs="Times New Roman"/>
          <w:sz w:val="24"/>
          <w:szCs w:val="24"/>
        </w:rPr>
        <w:lastRenderedPageBreak/>
        <w:t xml:space="preserve">agencies </w:t>
      </w:r>
      <w:r w:rsidRPr="00E62ACF">
        <w:rPr>
          <w:rFonts w:ascii="Times New Roman" w:hAnsi="Times New Roman" w:cs="Times New Roman"/>
          <w:sz w:val="24"/>
          <w:szCs w:val="24"/>
        </w:rPr>
        <w:t xml:space="preserve">as they had to make to incorporate all the changes. However, many police reforms affect law enforcement positively as these reforms provide them with their basic rights. </w:t>
      </w:r>
    </w:p>
    <w:p w14:paraId="7425F912" w14:textId="77777777" w:rsidR="00E62ACF" w:rsidRPr="00E62ACF" w:rsidRDefault="00E62ACF" w:rsidP="00E62ACF">
      <w:pPr>
        <w:spacing w:line="480" w:lineRule="auto"/>
        <w:ind w:firstLine="720"/>
        <w:jc w:val="center"/>
        <w:rPr>
          <w:rFonts w:ascii="Times New Roman" w:hAnsi="Times New Roman" w:cs="Times New Roman"/>
          <w:b/>
          <w:sz w:val="24"/>
          <w:szCs w:val="24"/>
        </w:rPr>
      </w:pPr>
      <w:r w:rsidRPr="00E62ACF">
        <w:rPr>
          <w:rFonts w:ascii="Times New Roman" w:hAnsi="Times New Roman" w:cs="Times New Roman"/>
          <w:b/>
          <w:sz w:val="24"/>
          <w:szCs w:val="24"/>
        </w:rPr>
        <w:t>Topic 3</w:t>
      </w:r>
    </w:p>
    <w:p w14:paraId="6FD110F6" w14:textId="41E05791" w:rsidR="000124CE" w:rsidRPr="00B5789D" w:rsidRDefault="00E62ACF" w:rsidP="00E62ACF">
      <w:pPr>
        <w:spacing w:line="480" w:lineRule="auto"/>
        <w:ind w:firstLine="720"/>
        <w:rPr>
          <w:rFonts w:ascii="Times New Roman" w:hAnsi="Times New Roman" w:cs="Times New Roman"/>
          <w:sz w:val="24"/>
          <w:szCs w:val="24"/>
        </w:rPr>
      </w:pPr>
      <w:r w:rsidRPr="00E62ACF">
        <w:rPr>
          <w:rFonts w:ascii="Times New Roman" w:hAnsi="Times New Roman" w:cs="Times New Roman"/>
          <w:sz w:val="24"/>
          <w:szCs w:val="24"/>
        </w:rPr>
        <w:t>Probable cause to arrest or search can be described as the reasonable belief that an individual has or will commit a crime while reasonable suspicion is a criminal procedure that determines the legality of any law enforcement officer’s decision to perform a search. In any police officer's career, these two terms have a lot of impacts although police have the right to search yet still citizens’ resists. However, there are several cases in which a police search is just an act of discrimination against any community. According to “The New York Times” article</w:t>
      </w:r>
      <w:r w:rsidR="00EE2824">
        <w:rPr>
          <w:rFonts w:ascii="Times New Roman" w:hAnsi="Times New Roman" w:cs="Times New Roman"/>
          <w:sz w:val="24"/>
          <w:szCs w:val="24"/>
        </w:rPr>
        <w:t xml:space="preserve"> “2,300 Lawsuits </w:t>
      </w:r>
      <w:r w:rsidR="00664E42">
        <w:rPr>
          <w:rFonts w:ascii="Times New Roman" w:hAnsi="Times New Roman" w:cs="Times New Roman"/>
          <w:sz w:val="24"/>
          <w:szCs w:val="24"/>
        </w:rPr>
        <w:t>against</w:t>
      </w:r>
      <w:r w:rsidR="00EE2824">
        <w:rPr>
          <w:rFonts w:ascii="Times New Roman" w:hAnsi="Times New Roman" w:cs="Times New Roman"/>
          <w:sz w:val="24"/>
          <w:szCs w:val="24"/>
        </w:rPr>
        <w:t xml:space="preserve"> Police on</w:t>
      </w:r>
      <w:r w:rsidRPr="00E62ACF">
        <w:rPr>
          <w:rFonts w:ascii="Times New Roman" w:hAnsi="Times New Roman" w:cs="Times New Roman"/>
          <w:sz w:val="24"/>
          <w:szCs w:val="24"/>
        </w:rPr>
        <w:t>e Database to Search Them All” there were many cases in which used their right to search illegally causing severe distress among citizens (Paybarah, 2019).</w:t>
      </w:r>
    </w:p>
    <w:p w14:paraId="42849D16" w14:textId="77777777" w:rsidR="00D01B4B" w:rsidRDefault="00D01B4B" w:rsidP="00800FAC">
      <w:pPr>
        <w:spacing w:line="480" w:lineRule="auto"/>
        <w:ind w:firstLine="720"/>
        <w:rPr>
          <w:rFonts w:ascii="Times New Roman" w:hAnsi="Times New Roman" w:cs="Times New Roman"/>
          <w:sz w:val="24"/>
          <w:szCs w:val="24"/>
        </w:rPr>
      </w:pPr>
    </w:p>
    <w:p w14:paraId="748B283C" w14:textId="77777777" w:rsidR="00D01B4B" w:rsidRDefault="00D01B4B" w:rsidP="00800FAC">
      <w:pPr>
        <w:spacing w:line="480" w:lineRule="auto"/>
        <w:ind w:firstLine="720"/>
        <w:rPr>
          <w:rFonts w:ascii="Times New Roman" w:hAnsi="Times New Roman" w:cs="Times New Roman"/>
          <w:sz w:val="24"/>
          <w:szCs w:val="24"/>
        </w:rPr>
      </w:pPr>
    </w:p>
    <w:p w14:paraId="19937E6F" w14:textId="77777777" w:rsidR="0058433A" w:rsidRDefault="0058433A" w:rsidP="00800FAC">
      <w:pPr>
        <w:spacing w:line="480" w:lineRule="auto"/>
        <w:ind w:firstLine="720"/>
        <w:rPr>
          <w:rFonts w:ascii="Times New Roman" w:hAnsi="Times New Roman" w:cs="Times New Roman"/>
          <w:sz w:val="24"/>
          <w:szCs w:val="24"/>
        </w:rPr>
      </w:pPr>
    </w:p>
    <w:p w14:paraId="4A662CE2" w14:textId="77777777" w:rsidR="0058433A" w:rsidRDefault="0058433A" w:rsidP="00800FAC">
      <w:pPr>
        <w:spacing w:line="480" w:lineRule="auto"/>
        <w:ind w:firstLine="720"/>
        <w:rPr>
          <w:rFonts w:ascii="Times New Roman" w:hAnsi="Times New Roman" w:cs="Times New Roman"/>
          <w:sz w:val="24"/>
          <w:szCs w:val="24"/>
        </w:rPr>
      </w:pPr>
    </w:p>
    <w:p w14:paraId="4CD4BBA8" w14:textId="77777777" w:rsidR="0058433A" w:rsidRDefault="0058433A" w:rsidP="00800FAC">
      <w:pPr>
        <w:spacing w:line="480" w:lineRule="auto"/>
        <w:ind w:firstLine="720"/>
        <w:rPr>
          <w:rFonts w:ascii="Times New Roman" w:hAnsi="Times New Roman" w:cs="Times New Roman"/>
          <w:sz w:val="24"/>
          <w:szCs w:val="24"/>
        </w:rPr>
      </w:pPr>
    </w:p>
    <w:p w14:paraId="183008E8" w14:textId="77777777" w:rsidR="0058433A" w:rsidRDefault="0058433A" w:rsidP="001724B3">
      <w:pPr>
        <w:spacing w:line="480" w:lineRule="auto"/>
        <w:rPr>
          <w:rFonts w:ascii="Times New Roman" w:hAnsi="Times New Roman" w:cs="Times New Roman"/>
          <w:sz w:val="24"/>
          <w:szCs w:val="24"/>
        </w:rPr>
      </w:pPr>
    </w:p>
    <w:p w14:paraId="05D25CD7" w14:textId="77777777" w:rsidR="001724B3" w:rsidRDefault="001724B3" w:rsidP="001724B3">
      <w:pPr>
        <w:spacing w:line="480" w:lineRule="auto"/>
        <w:rPr>
          <w:rFonts w:ascii="Times New Roman" w:hAnsi="Times New Roman" w:cs="Times New Roman"/>
          <w:sz w:val="24"/>
          <w:szCs w:val="24"/>
        </w:rPr>
      </w:pPr>
    </w:p>
    <w:p w14:paraId="72404C30" w14:textId="77777777" w:rsidR="00E62ACF" w:rsidRDefault="00E62ACF" w:rsidP="0058433A">
      <w:pPr>
        <w:spacing w:line="480" w:lineRule="auto"/>
        <w:ind w:firstLine="720"/>
        <w:jc w:val="center"/>
        <w:rPr>
          <w:rFonts w:ascii="Times New Roman" w:hAnsi="Times New Roman" w:cs="Times New Roman"/>
          <w:b/>
          <w:sz w:val="24"/>
          <w:szCs w:val="24"/>
        </w:rPr>
      </w:pPr>
    </w:p>
    <w:p w14:paraId="18D20B41" w14:textId="77777777" w:rsidR="007D5ED4" w:rsidRDefault="007D5ED4" w:rsidP="0058433A">
      <w:pPr>
        <w:spacing w:line="480" w:lineRule="auto"/>
        <w:ind w:firstLine="720"/>
        <w:jc w:val="center"/>
        <w:rPr>
          <w:rFonts w:ascii="Times New Roman" w:hAnsi="Times New Roman" w:cs="Times New Roman"/>
          <w:b/>
          <w:sz w:val="24"/>
          <w:szCs w:val="24"/>
        </w:rPr>
      </w:pPr>
    </w:p>
    <w:p w14:paraId="27B7D476" w14:textId="7AF80B2F" w:rsidR="0058433A" w:rsidRDefault="0058433A" w:rsidP="0058433A">
      <w:pPr>
        <w:spacing w:line="480" w:lineRule="auto"/>
        <w:ind w:firstLine="720"/>
        <w:jc w:val="center"/>
        <w:rPr>
          <w:rFonts w:ascii="Times New Roman" w:hAnsi="Times New Roman" w:cs="Times New Roman"/>
          <w:b/>
          <w:sz w:val="24"/>
          <w:szCs w:val="24"/>
        </w:rPr>
      </w:pPr>
      <w:r w:rsidRPr="0058433A">
        <w:rPr>
          <w:rFonts w:ascii="Times New Roman" w:hAnsi="Times New Roman" w:cs="Times New Roman"/>
          <w:b/>
          <w:sz w:val="24"/>
          <w:szCs w:val="24"/>
        </w:rPr>
        <w:t>References</w:t>
      </w:r>
    </w:p>
    <w:p w14:paraId="525E72A1" w14:textId="77777777" w:rsidR="0058433A" w:rsidRDefault="003B5EDD" w:rsidP="003B5EDD">
      <w:pPr>
        <w:spacing w:line="480" w:lineRule="auto"/>
        <w:ind w:left="720" w:hanging="720"/>
        <w:rPr>
          <w:rFonts w:ascii="Times New Roman" w:hAnsi="Times New Roman" w:cs="Times New Roman"/>
          <w:sz w:val="24"/>
          <w:szCs w:val="24"/>
        </w:rPr>
      </w:pPr>
      <w:r w:rsidRPr="003B5EDD">
        <w:rPr>
          <w:rFonts w:ascii="Times New Roman" w:hAnsi="Times New Roman" w:cs="Times New Roman"/>
          <w:sz w:val="24"/>
          <w:szCs w:val="24"/>
        </w:rPr>
        <w:t>McKinley, J. (2017). ‘Raise the Age,’ Now Law in New York, Is Still a Subject of Debate. </w:t>
      </w:r>
      <w:r w:rsidRPr="003B5EDD">
        <w:rPr>
          <w:rFonts w:ascii="Times New Roman" w:hAnsi="Times New Roman" w:cs="Times New Roman"/>
          <w:i/>
          <w:iCs/>
          <w:sz w:val="24"/>
          <w:szCs w:val="24"/>
        </w:rPr>
        <w:t>The New York Times</w:t>
      </w:r>
      <w:r w:rsidRPr="003B5EDD">
        <w:rPr>
          <w:rFonts w:ascii="Times New Roman" w:hAnsi="Times New Roman" w:cs="Times New Roman"/>
          <w:sz w:val="24"/>
          <w:szCs w:val="24"/>
        </w:rPr>
        <w:t xml:space="preserve">, p. 3. Retrieved from </w:t>
      </w:r>
      <w:hyperlink r:id="rId8" w:history="1">
        <w:r w:rsidR="004501D9" w:rsidRPr="004633BB">
          <w:rPr>
            <w:rStyle w:val="Hyperlink"/>
            <w:rFonts w:ascii="Times New Roman" w:hAnsi="Times New Roman" w:cs="Times New Roman"/>
            <w:sz w:val="24"/>
            <w:szCs w:val="24"/>
          </w:rPr>
          <w:t>https://www.nytimes.com/2017/04/10/nyregion/raise-the-age-new-york.html</w:t>
        </w:r>
      </w:hyperlink>
    </w:p>
    <w:p w14:paraId="0C607A6F" w14:textId="77777777" w:rsidR="001724B3" w:rsidRDefault="001724B3" w:rsidP="003B5EDD">
      <w:pPr>
        <w:spacing w:line="480" w:lineRule="auto"/>
        <w:ind w:left="720" w:hanging="720"/>
        <w:rPr>
          <w:rFonts w:ascii="Times New Roman" w:hAnsi="Times New Roman" w:cs="Times New Roman"/>
          <w:sz w:val="24"/>
          <w:szCs w:val="24"/>
        </w:rPr>
      </w:pPr>
      <w:r w:rsidRPr="001724B3">
        <w:rPr>
          <w:rFonts w:ascii="Times New Roman" w:hAnsi="Times New Roman" w:cs="Times New Roman"/>
          <w:sz w:val="24"/>
          <w:szCs w:val="24"/>
        </w:rPr>
        <w:t>Paybarah, A. (2019). 2,300 Lawsuits Against Police. One Database to Search Them All. </w:t>
      </w:r>
      <w:r w:rsidRPr="001724B3">
        <w:rPr>
          <w:rFonts w:ascii="Times New Roman" w:hAnsi="Times New Roman" w:cs="Times New Roman"/>
          <w:i/>
          <w:iCs/>
          <w:sz w:val="24"/>
          <w:szCs w:val="24"/>
        </w:rPr>
        <w:t>The New York Times</w:t>
      </w:r>
      <w:r w:rsidRPr="001724B3">
        <w:rPr>
          <w:rFonts w:ascii="Times New Roman" w:hAnsi="Times New Roman" w:cs="Times New Roman"/>
          <w:sz w:val="24"/>
          <w:szCs w:val="24"/>
        </w:rPr>
        <w:t xml:space="preserve">. Retrieved from </w:t>
      </w:r>
      <w:hyperlink r:id="rId9" w:history="1">
        <w:r w:rsidRPr="004633BB">
          <w:rPr>
            <w:rStyle w:val="Hyperlink"/>
            <w:rFonts w:ascii="Times New Roman" w:hAnsi="Times New Roman" w:cs="Times New Roman"/>
            <w:sz w:val="24"/>
            <w:szCs w:val="24"/>
          </w:rPr>
          <w:t>https://www.nytimes.com/2019/03/07/nyregion/newyorktoday/nyc-news-nypd-capstat.html</w:t>
        </w:r>
      </w:hyperlink>
    </w:p>
    <w:p w14:paraId="6C45B609" w14:textId="77777777" w:rsidR="004501D9" w:rsidRPr="004501D9" w:rsidRDefault="004501D9" w:rsidP="004501D9">
      <w:pPr>
        <w:spacing w:line="480" w:lineRule="auto"/>
        <w:ind w:left="720" w:hanging="720"/>
        <w:rPr>
          <w:rFonts w:ascii="Times New Roman" w:hAnsi="Times New Roman" w:cs="Times New Roman"/>
          <w:sz w:val="24"/>
          <w:szCs w:val="24"/>
        </w:rPr>
      </w:pPr>
      <w:r w:rsidRPr="004501D9">
        <w:rPr>
          <w:rFonts w:ascii="Times New Roman" w:hAnsi="Times New Roman" w:cs="Times New Roman"/>
          <w:sz w:val="24"/>
          <w:szCs w:val="24"/>
        </w:rPr>
        <w:fldChar w:fldCharType="begin"/>
      </w:r>
      <w:r w:rsidRPr="004501D9">
        <w:rPr>
          <w:rFonts w:ascii="Times New Roman" w:hAnsi="Times New Roman" w:cs="Times New Roman"/>
          <w:sz w:val="24"/>
          <w:szCs w:val="24"/>
        </w:rPr>
        <w:instrText xml:space="preserve"> ADDIN ZOTERO_BIBL {"uncited":[],"omitted":[],"custom":[]} CSL_BIBLIOGRAPHY </w:instrText>
      </w:r>
      <w:r w:rsidRPr="004501D9">
        <w:rPr>
          <w:rFonts w:ascii="Times New Roman" w:hAnsi="Times New Roman" w:cs="Times New Roman"/>
          <w:sz w:val="24"/>
          <w:szCs w:val="24"/>
        </w:rPr>
        <w:fldChar w:fldCharType="separate"/>
      </w:r>
      <w:r w:rsidRPr="004501D9">
        <w:rPr>
          <w:rFonts w:ascii="Times New Roman" w:hAnsi="Times New Roman" w:cs="Times New Roman"/>
          <w:i/>
          <w:iCs/>
          <w:sz w:val="24"/>
          <w:szCs w:val="24"/>
        </w:rPr>
        <w:t>Raisetheagesummary_final_3_6_16.pdf</w:t>
      </w:r>
      <w:r w:rsidRPr="004501D9">
        <w:rPr>
          <w:rFonts w:ascii="Times New Roman" w:hAnsi="Times New Roman" w:cs="Times New Roman"/>
          <w:sz w:val="24"/>
          <w:szCs w:val="24"/>
        </w:rPr>
        <w:t>. (n.d.). Retrieved from http://www.justicepolicy.org/uploads/justicepolicy/documents/raisetheagesummary_final_3_6_16.pdf</w:t>
      </w:r>
    </w:p>
    <w:p w14:paraId="49655C93" w14:textId="77777777" w:rsidR="004501D9" w:rsidRDefault="004501D9" w:rsidP="004501D9">
      <w:pPr>
        <w:spacing w:line="480" w:lineRule="auto"/>
        <w:ind w:left="720" w:hanging="720"/>
        <w:rPr>
          <w:rFonts w:ascii="Times New Roman" w:hAnsi="Times New Roman" w:cs="Times New Roman"/>
          <w:sz w:val="24"/>
          <w:szCs w:val="24"/>
        </w:rPr>
      </w:pPr>
      <w:r w:rsidRPr="004501D9">
        <w:rPr>
          <w:rFonts w:ascii="Times New Roman" w:hAnsi="Times New Roman" w:cs="Times New Roman"/>
          <w:sz w:val="24"/>
          <w:szCs w:val="24"/>
        </w:rPr>
        <w:fldChar w:fldCharType="end"/>
      </w:r>
      <w:r w:rsidRPr="004501D9">
        <w:rPr>
          <w:rFonts w:ascii="Times New Roman" w:hAnsi="Times New Roman" w:cs="Times New Roman"/>
          <w:sz w:val="24"/>
          <w:szCs w:val="24"/>
        </w:rPr>
        <w:t xml:space="preserve">The New York Times. (2018). A Real Chance at Criminal Justice Reform. Retrieved from </w:t>
      </w:r>
      <w:hyperlink r:id="rId10" w:history="1">
        <w:r w:rsidRPr="004633BB">
          <w:rPr>
            <w:rStyle w:val="Hyperlink"/>
            <w:rFonts w:ascii="Times New Roman" w:hAnsi="Times New Roman" w:cs="Times New Roman"/>
            <w:sz w:val="24"/>
            <w:szCs w:val="24"/>
          </w:rPr>
          <w:t>https://www.nytimes.com/2018/11/14/opinion/criminal-justice-reform.html</w:t>
        </w:r>
      </w:hyperlink>
    </w:p>
    <w:p w14:paraId="509D3D0E" w14:textId="77777777" w:rsidR="004501D9" w:rsidRDefault="004501D9" w:rsidP="004501D9">
      <w:pPr>
        <w:spacing w:line="480" w:lineRule="auto"/>
        <w:ind w:left="720" w:hanging="720"/>
        <w:rPr>
          <w:rFonts w:ascii="Times New Roman" w:hAnsi="Times New Roman" w:cs="Times New Roman"/>
          <w:sz w:val="24"/>
          <w:szCs w:val="24"/>
        </w:rPr>
      </w:pPr>
    </w:p>
    <w:p w14:paraId="3B3C3121" w14:textId="77777777" w:rsidR="004501D9" w:rsidRPr="0058433A" w:rsidRDefault="004501D9" w:rsidP="003B5EDD">
      <w:pPr>
        <w:spacing w:line="480" w:lineRule="auto"/>
        <w:ind w:left="720" w:hanging="720"/>
        <w:rPr>
          <w:rFonts w:ascii="Times New Roman" w:hAnsi="Times New Roman" w:cs="Times New Roman"/>
          <w:sz w:val="24"/>
          <w:szCs w:val="24"/>
        </w:rPr>
      </w:pPr>
    </w:p>
    <w:sectPr w:rsidR="004501D9" w:rsidRPr="0058433A" w:rsidSect="00C74D28">
      <w:headerReference w:type="default" r:id="rId1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621D1A" w16cid:durableId="20EFF749"/>
  <w16cid:commentId w16cid:paraId="3A601CD3" w16cid:durableId="20EFF4F1"/>
  <w16cid:commentId w16cid:paraId="33AE7C30" w16cid:durableId="20EFF535"/>
  <w16cid:commentId w16cid:paraId="10DA8D4A" w16cid:durableId="20EFF5A3"/>
  <w16cid:commentId w16cid:paraId="34A7F10E" w16cid:durableId="20EFF6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E3CE31" w14:textId="77777777" w:rsidR="005672AC" w:rsidRDefault="005672AC" w:rsidP="00267851">
      <w:pPr>
        <w:spacing w:after="0" w:line="240" w:lineRule="auto"/>
      </w:pPr>
      <w:r>
        <w:separator/>
      </w:r>
    </w:p>
  </w:endnote>
  <w:endnote w:type="continuationSeparator" w:id="0">
    <w:p w14:paraId="371602E0" w14:textId="77777777" w:rsidR="005672AC" w:rsidRDefault="005672AC"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DD091F" w14:textId="77777777" w:rsidR="005672AC" w:rsidRDefault="005672AC" w:rsidP="00267851">
      <w:pPr>
        <w:spacing w:after="0" w:line="240" w:lineRule="auto"/>
      </w:pPr>
      <w:r>
        <w:separator/>
      </w:r>
    </w:p>
  </w:footnote>
  <w:footnote w:type="continuationSeparator" w:id="0">
    <w:p w14:paraId="03ED9F5E" w14:textId="77777777" w:rsidR="005672AC" w:rsidRDefault="005672AC"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6B9F0" w14:textId="77777777" w:rsidR="00A106AF" w:rsidRPr="001A02CC" w:rsidRDefault="00DE324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JUSTICE</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A2879">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0C481AC9"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9634AB"/>
    <w:multiLevelType w:val="multilevel"/>
    <w:tmpl w:val="60ECB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201"/>
    <w:rsid w:val="0000780F"/>
    <w:rsid w:val="000124CE"/>
    <w:rsid w:val="00012F62"/>
    <w:rsid w:val="00022DFB"/>
    <w:rsid w:val="00024ABE"/>
    <w:rsid w:val="0003520F"/>
    <w:rsid w:val="00035E84"/>
    <w:rsid w:val="00041A71"/>
    <w:rsid w:val="00043715"/>
    <w:rsid w:val="00055038"/>
    <w:rsid w:val="00056886"/>
    <w:rsid w:val="00062B5C"/>
    <w:rsid w:val="00073C7F"/>
    <w:rsid w:val="00077E5E"/>
    <w:rsid w:val="00077F31"/>
    <w:rsid w:val="0008177B"/>
    <w:rsid w:val="000837EA"/>
    <w:rsid w:val="00085E60"/>
    <w:rsid w:val="00085F1B"/>
    <w:rsid w:val="00095171"/>
    <w:rsid w:val="000A0380"/>
    <w:rsid w:val="000A5570"/>
    <w:rsid w:val="000B588F"/>
    <w:rsid w:val="000C39B5"/>
    <w:rsid w:val="000D382A"/>
    <w:rsid w:val="000D79CC"/>
    <w:rsid w:val="000E57F2"/>
    <w:rsid w:val="000F0350"/>
    <w:rsid w:val="000F2DBE"/>
    <w:rsid w:val="000F4BEA"/>
    <w:rsid w:val="00104A6F"/>
    <w:rsid w:val="00113C21"/>
    <w:rsid w:val="001146AC"/>
    <w:rsid w:val="00116EC3"/>
    <w:rsid w:val="00121954"/>
    <w:rsid w:val="00130A33"/>
    <w:rsid w:val="00132DCB"/>
    <w:rsid w:val="00141074"/>
    <w:rsid w:val="0014200B"/>
    <w:rsid w:val="00144A09"/>
    <w:rsid w:val="00144DC4"/>
    <w:rsid w:val="00146161"/>
    <w:rsid w:val="001605CE"/>
    <w:rsid w:val="00162149"/>
    <w:rsid w:val="001671EE"/>
    <w:rsid w:val="00167893"/>
    <w:rsid w:val="001705BC"/>
    <w:rsid w:val="001724B3"/>
    <w:rsid w:val="00175313"/>
    <w:rsid w:val="001778C3"/>
    <w:rsid w:val="00180085"/>
    <w:rsid w:val="001817AB"/>
    <w:rsid w:val="001845EC"/>
    <w:rsid w:val="00187C02"/>
    <w:rsid w:val="00192976"/>
    <w:rsid w:val="00194A09"/>
    <w:rsid w:val="001A02CC"/>
    <w:rsid w:val="001A2E7B"/>
    <w:rsid w:val="001A677E"/>
    <w:rsid w:val="001B47B9"/>
    <w:rsid w:val="001B53CC"/>
    <w:rsid w:val="001B79F1"/>
    <w:rsid w:val="001C28DD"/>
    <w:rsid w:val="001C7E95"/>
    <w:rsid w:val="00201106"/>
    <w:rsid w:val="0020237F"/>
    <w:rsid w:val="0020364D"/>
    <w:rsid w:val="00206396"/>
    <w:rsid w:val="00210B94"/>
    <w:rsid w:val="0023779F"/>
    <w:rsid w:val="00250BF8"/>
    <w:rsid w:val="00265DA4"/>
    <w:rsid w:val="00266566"/>
    <w:rsid w:val="00267851"/>
    <w:rsid w:val="002777E7"/>
    <w:rsid w:val="00277DE7"/>
    <w:rsid w:val="00281B4E"/>
    <w:rsid w:val="002842CD"/>
    <w:rsid w:val="00291068"/>
    <w:rsid w:val="002911EF"/>
    <w:rsid w:val="00292F0D"/>
    <w:rsid w:val="0029396A"/>
    <w:rsid w:val="002952AF"/>
    <w:rsid w:val="00296E96"/>
    <w:rsid w:val="002970A6"/>
    <w:rsid w:val="00297CF0"/>
    <w:rsid w:val="002A012C"/>
    <w:rsid w:val="002A0615"/>
    <w:rsid w:val="002A0EFA"/>
    <w:rsid w:val="002B12C6"/>
    <w:rsid w:val="002C2062"/>
    <w:rsid w:val="002D277F"/>
    <w:rsid w:val="002D4968"/>
    <w:rsid w:val="002D4F65"/>
    <w:rsid w:val="002D5E80"/>
    <w:rsid w:val="002E182C"/>
    <w:rsid w:val="002E229A"/>
    <w:rsid w:val="002E60B1"/>
    <w:rsid w:val="002F6EF8"/>
    <w:rsid w:val="0030010C"/>
    <w:rsid w:val="0030105B"/>
    <w:rsid w:val="0031419E"/>
    <w:rsid w:val="003262D6"/>
    <w:rsid w:val="0033149C"/>
    <w:rsid w:val="00336714"/>
    <w:rsid w:val="0034125C"/>
    <w:rsid w:val="00342996"/>
    <w:rsid w:val="00347503"/>
    <w:rsid w:val="00347584"/>
    <w:rsid w:val="00347877"/>
    <w:rsid w:val="003564F5"/>
    <w:rsid w:val="00357C1F"/>
    <w:rsid w:val="003623F7"/>
    <w:rsid w:val="0036298D"/>
    <w:rsid w:val="003635FF"/>
    <w:rsid w:val="00372CF8"/>
    <w:rsid w:val="00375ED0"/>
    <w:rsid w:val="00376361"/>
    <w:rsid w:val="00381FFD"/>
    <w:rsid w:val="00384480"/>
    <w:rsid w:val="00386362"/>
    <w:rsid w:val="00390EBC"/>
    <w:rsid w:val="00391C03"/>
    <w:rsid w:val="00395842"/>
    <w:rsid w:val="003958E4"/>
    <w:rsid w:val="003A52FE"/>
    <w:rsid w:val="003A7828"/>
    <w:rsid w:val="003B5EDD"/>
    <w:rsid w:val="003C1529"/>
    <w:rsid w:val="003C32BE"/>
    <w:rsid w:val="003C3BBB"/>
    <w:rsid w:val="003C7C51"/>
    <w:rsid w:val="003D4AD5"/>
    <w:rsid w:val="003E291F"/>
    <w:rsid w:val="003E32F8"/>
    <w:rsid w:val="003E3D4E"/>
    <w:rsid w:val="003F2862"/>
    <w:rsid w:val="003F3014"/>
    <w:rsid w:val="00404812"/>
    <w:rsid w:val="00411491"/>
    <w:rsid w:val="00413632"/>
    <w:rsid w:val="00413A24"/>
    <w:rsid w:val="004202AB"/>
    <w:rsid w:val="004202F4"/>
    <w:rsid w:val="00432289"/>
    <w:rsid w:val="00436BC9"/>
    <w:rsid w:val="0044270C"/>
    <w:rsid w:val="004501D9"/>
    <w:rsid w:val="00452B37"/>
    <w:rsid w:val="0045517C"/>
    <w:rsid w:val="00461E43"/>
    <w:rsid w:val="004641BB"/>
    <w:rsid w:val="00471063"/>
    <w:rsid w:val="00474503"/>
    <w:rsid w:val="00474A03"/>
    <w:rsid w:val="00482D08"/>
    <w:rsid w:val="0048335C"/>
    <w:rsid w:val="00485F58"/>
    <w:rsid w:val="00490A6F"/>
    <w:rsid w:val="00491E21"/>
    <w:rsid w:val="0049284A"/>
    <w:rsid w:val="004A07E8"/>
    <w:rsid w:val="004A3BAF"/>
    <w:rsid w:val="004A5F6F"/>
    <w:rsid w:val="004A758F"/>
    <w:rsid w:val="004D4F88"/>
    <w:rsid w:val="004D6074"/>
    <w:rsid w:val="004E79CF"/>
    <w:rsid w:val="004F5AC7"/>
    <w:rsid w:val="005035DF"/>
    <w:rsid w:val="00503AE2"/>
    <w:rsid w:val="005168B7"/>
    <w:rsid w:val="00517BB8"/>
    <w:rsid w:val="00525437"/>
    <w:rsid w:val="00527F4A"/>
    <w:rsid w:val="00527FD6"/>
    <w:rsid w:val="005309CE"/>
    <w:rsid w:val="005346B4"/>
    <w:rsid w:val="00541772"/>
    <w:rsid w:val="00550A64"/>
    <w:rsid w:val="00550EFD"/>
    <w:rsid w:val="00551AB2"/>
    <w:rsid w:val="005550E8"/>
    <w:rsid w:val="00557CE1"/>
    <w:rsid w:val="00562C40"/>
    <w:rsid w:val="00563857"/>
    <w:rsid w:val="00564F3E"/>
    <w:rsid w:val="005672AC"/>
    <w:rsid w:val="00567E92"/>
    <w:rsid w:val="00570919"/>
    <w:rsid w:val="0058433A"/>
    <w:rsid w:val="005934B2"/>
    <w:rsid w:val="005A6ADB"/>
    <w:rsid w:val="005C20F1"/>
    <w:rsid w:val="005C4110"/>
    <w:rsid w:val="005E7920"/>
    <w:rsid w:val="005F2586"/>
    <w:rsid w:val="005F39A8"/>
    <w:rsid w:val="005F4D84"/>
    <w:rsid w:val="00601F64"/>
    <w:rsid w:val="00602F77"/>
    <w:rsid w:val="00604DD8"/>
    <w:rsid w:val="00605607"/>
    <w:rsid w:val="00610319"/>
    <w:rsid w:val="00610CA5"/>
    <w:rsid w:val="00615C55"/>
    <w:rsid w:val="0061790E"/>
    <w:rsid w:val="00620235"/>
    <w:rsid w:val="006203CF"/>
    <w:rsid w:val="006232AE"/>
    <w:rsid w:val="006356C5"/>
    <w:rsid w:val="00641333"/>
    <w:rsid w:val="00641FCB"/>
    <w:rsid w:val="00643475"/>
    <w:rsid w:val="006507CC"/>
    <w:rsid w:val="00650EDF"/>
    <w:rsid w:val="0065489A"/>
    <w:rsid w:val="00664E42"/>
    <w:rsid w:val="00665B2B"/>
    <w:rsid w:val="00666F54"/>
    <w:rsid w:val="006730A6"/>
    <w:rsid w:val="00674FF2"/>
    <w:rsid w:val="006754AC"/>
    <w:rsid w:val="00676B1A"/>
    <w:rsid w:val="00682F04"/>
    <w:rsid w:val="00686D36"/>
    <w:rsid w:val="006919DF"/>
    <w:rsid w:val="006931BF"/>
    <w:rsid w:val="0069398D"/>
    <w:rsid w:val="00696BE7"/>
    <w:rsid w:val="006A014C"/>
    <w:rsid w:val="006A02C4"/>
    <w:rsid w:val="006A1136"/>
    <w:rsid w:val="006B1EB2"/>
    <w:rsid w:val="006B385B"/>
    <w:rsid w:val="006B5978"/>
    <w:rsid w:val="006B5CD5"/>
    <w:rsid w:val="006B6F7E"/>
    <w:rsid w:val="006C18BB"/>
    <w:rsid w:val="006D1822"/>
    <w:rsid w:val="006D5871"/>
    <w:rsid w:val="006D7274"/>
    <w:rsid w:val="006E4204"/>
    <w:rsid w:val="006F52B0"/>
    <w:rsid w:val="00705331"/>
    <w:rsid w:val="00706CBD"/>
    <w:rsid w:val="007159F8"/>
    <w:rsid w:val="00721E4F"/>
    <w:rsid w:val="007233E3"/>
    <w:rsid w:val="00724370"/>
    <w:rsid w:val="00731119"/>
    <w:rsid w:val="00763AB9"/>
    <w:rsid w:val="007672BD"/>
    <w:rsid w:val="00783723"/>
    <w:rsid w:val="00784B13"/>
    <w:rsid w:val="00784B35"/>
    <w:rsid w:val="00785C2A"/>
    <w:rsid w:val="007A0BC7"/>
    <w:rsid w:val="007B3E51"/>
    <w:rsid w:val="007C1B1D"/>
    <w:rsid w:val="007D5ED4"/>
    <w:rsid w:val="007D6ACF"/>
    <w:rsid w:val="007E3842"/>
    <w:rsid w:val="007F274F"/>
    <w:rsid w:val="007F46ED"/>
    <w:rsid w:val="0080031C"/>
    <w:rsid w:val="00800FAC"/>
    <w:rsid w:val="00801DA2"/>
    <w:rsid w:val="008136EC"/>
    <w:rsid w:val="008233F0"/>
    <w:rsid w:val="00823B45"/>
    <w:rsid w:val="008255F9"/>
    <w:rsid w:val="00831729"/>
    <w:rsid w:val="00836F47"/>
    <w:rsid w:val="008459F3"/>
    <w:rsid w:val="00861507"/>
    <w:rsid w:val="00864E55"/>
    <w:rsid w:val="0086610A"/>
    <w:rsid w:val="00870C08"/>
    <w:rsid w:val="008715FD"/>
    <w:rsid w:val="0087411F"/>
    <w:rsid w:val="00875B92"/>
    <w:rsid w:val="00877CA7"/>
    <w:rsid w:val="00881514"/>
    <w:rsid w:val="00886C77"/>
    <w:rsid w:val="008928EA"/>
    <w:rsid w:val="00894D72"/>
    <w:rsid w:val="008976BF"/>
    <w:rsid w:val="008A6E03"/>
    <w:rsid w:val="008B2022"/>
    <w:rsid w:val="008C2E22"/>
    <w:rsid w:val="008C3251"/>
    <w:rsid w:val="008D4C7B"/>
    <w:rsid w:val="008E0301"/>
    <w:rsid w:val="008E3D32"/>
    <w:rsid w:val="008E41B6"/>
    <w:rsid w:val="008E5C87"/>
    <w:rsid w:val="008E7CD0"/>
    <w:rsid w:val="008F3774"/>
    <w:rsid w:val="009016CD"/>
    <w:rsid w:val="009047B0"/>
    <w:rsid w:val="00926B5A"/>
    <w:rsid w:val="00930066"/>
    <w:rsid w:val="009415DF"/>
    <w:rsid w:val="00943083"/>
    <w:rsid w:val="00955CD8"/>
    <w:rsid w:val="00964D2C"/>
    <w:rsid w:val="00980A50"/>
    <w:rsid w:val="0098683A"/>
    <w:rsid w:val="0099010F"/>
    <w:rsid w:val="009A0765"/>
    <w:rsid w:val="009A10C6"/>
    <w:rsid w:val="009A373A"/>
    <w:rsid w:val="009A7EF6"/>
    <w:rsid w:val="009B1C7D"/>
    <w:rsid w:val="009B5E25"/>
    <w:rsid w:val="009B70D5"/>
    <w:rsid w:val="009B7E64"/>
    <w:rsid w:val="009C7FC0"/>
    <w:rsid w:val="009D357B"/>
    <w:rsid w:val="009F5C59"/>
    <w:rsid w:val="009F6046"/>
    <w:rsid w:val="00A06D28"/>
    <w:rsid w:val="00A106AF"/>
    <w:rsid w:val="00A230B5"/>
    <w:rsid w:val="00A321B8"/>
    <w:rsid w:val="00A37A59"/>
    <w:rsid w:val="00A41F39"/>
    <w:rsid w:val="00A4374D"/>
    <w:rsid w:val="00A549FE"/>
    <w:rsid w:val="00A63AE2"/>
    <w:rsid w:val="00A7016E"/>
    <w:rsid w:val="00A81008"/>
    <w:rsid w:val="00A81683"/>
    <w:rsid w:val="00A819C5"/>
    <w:rsid w:val="00A90042"/>
    <w:rsid w:val="00A91276"/>
    <w:rsid w:val="00A92DFE"/>
    <w:rsid w:val="00A96DA5"/>
    <w:rsid w:val="00AA1C61"/>
    <w:rsid w:val="00AA486C"/>
    <w:rsid w:val="00AA7200"/>
    <w:rsid w:val="00AB06DF"/>
    <w:rsid w:val="00AB29DC"/>
    <w:rsid w:val="00AB55F9"/>
    <w:rsid w:val="00AC7748"/>
    <w:rsid w:val="00AD0793"/>
    <w:rsid w:val="00AD515E"/>
    <w:rsid w:val="00AD5689"/>
    <w:rsid w:val="00AE6340"/>
    <w:rsid w:val="00AF29CF"/>
    <w:rsid w:val="00B15E85"/>
    <w:rsid w:val="00B165ED"/>
    <w:rsid w:val="00B171B0"/>
    <w:rsid w:val="00B214C5"/>
    <w:rsid w:val="00B24A8A"/>
    <w:rsid w:val="00B3177A"/>
    <w:rsid w:val="00B31C71"/>
    <w:rsid w:val="00B371B3"/>
    <w:rsid w:val="00B405F9"/>
    <w:rsid w:val="00B53686"/>
    <w:rsid w:val="00B5789D"/>
    <w:rsid w:val="00B63EE6"/>
    <w:rsid w:val="00B73412"/>
    <w:rsid w:val="00B748C4"/>
    <w:rsid w:val="00B76D6E"/>
    <w:rsid w:val="00B7715A"/>
    <w:rsid w:val="00B8039B"/>
    <w:rsid w:val="00B867F0"/>
    <w:rsid w:val="00B92153"/>
    <w:rsid w:val="00BA1AE1"/>
    <w:rsid w:val="00BA46E9"/>
    <w:rsid w:val="00BB17CA"/>
    <w:rsid w:val="00BB2D65"/>
    <w:rsid w:val="00BB3A47"/>
    <w:rsid w:val="00BB5B9F"/>
    <w:rsid w:val="00BC12CD"/>
    <w:rsid w:val="00BC15A7"/>
    <w:rsid w:val="00BC1E46"/>
    <w:rsid w:val="00BC2096"/>
    <w:rsid w:val="00BC3646"/>
    <w:rsid w:val="00BC5D84"/>
    <w:rsid w:val="00BC76FD"/>
    <w:rsid w:val="00BE53F1"/>
    <w:rsid w:val="00BE630B"/>
    <w:rsid w:val="00C00D91"/>
    <w:rsid w:val="00C035CC"/>
    <w:rsid w:val="00C23B16"/>
    <w:rsid w:val="00C46D2B"/>
    <w:rsid w:val="00C47772"/>
    <w:rsid w:val="00C531E9"/>
    <w:rsid w:val="00C5356B"/>
    <w:rsid w:val="00C63288"/>
    <w:rsid w:val="00C66E93"/>
    <w:rsid w:val="00C74936"/>
    <w:rsid w:val="00C74D28"/>
    <w:rsid w:val="00C75C92"/>
    <w:rsid w:val="00C87E57"/>
    <w:rsid w:val="00CA1C25"/>
    <w:rsid w:val="00CA2688"/>
    <w:rsid w:val="00CA2730"/>
    <w:rsid w:val="00CA3250"/>
    <w:rsid w:val="00CA49D2"/>
    <w:rsid w:val="00CB2F46"/>
    <w:rsid w:val="00CC14BB"/>
    <w:rsid w:val="00CC274C"/>
    <w:rsid w:val="00CC3DBC"/>
    <w:rsid w:val="00CE2A4A"/>
    <w:rsid w:val="00CE7CB6"/>
    <w:rsid w:val="00CF0A51"/>
    <w:rsid w:val="00CF4D8C"/>
    <w:rsid w:val="00CF69ED"/>
    <w:rsid w:val="00D01B4B"/>
    <w:rsid w:val="00D13E6A"/>
    <w:rsid w:val="00D15690"/>
    <w:rsid w:val="00D265BA"/>
    <w:rsid w:val="00D4050A"/>
    <w:rsid w:val="00D45C30"/>
    <w:rsid w:val="00D5076D"/>
    <w:rsid w:val="00D51A6C"/>
    <w:rsid w:val="00D525A1"/>
    <w:rsid w:val="00D55B32"/>
    <w:rsid w:val="00D674C1"/>
    <w:rsid w:val="00D730E5"/>
    <w:rsid w:val="00D753F4"/>
    <w:rsid w:val="00D763D4"/>
    <w:rsid w:val="00D80C8E"/>
    <w:rsid w:val="00D8339D"/>
    <w:rsid w:val="00D855F2"/>
    <w:rsid w:val="00D856EE"/>
    <w:rsid w:val="00D92389"/>
    <w:rsid w:val="00D92D53"/>
    <w:rsid w:val="00D93AAB"/>
    <w:rsid w:val="00D94F51"/>
    <w:rsid w:val="00D95087"/>
    <w:rsid w:val="00DA1D4F"/>
    <w:rsid w:val="00DA2879"/>
    <w:rsid w:val="00DA28D7"/>
    <w:rsid w:val="00DB1D99"/>
    <w:rsid w:val="00DB3738"/>
    <w:rsid w:val="00DB50C9"/>
    <w:rsid w:val="00DC11EB"/>
    <w:rsid w:val="00DC76C5"/>
    <w:rsid w:val="00DD68F2"/>
    <w:rsid w:val="00DE3248"/>
    <w:rsid w:val="00DE7C3A"/>
    <w:rsid w:val="00DF1ABD"/>
    <w:rsid w:val="00E225B5"/>
    <w:rsid w:val="00E23DD0"/>
    <w:rsid w:val="00E33A7B"/>
    <w:rsid w:val="00E3771B"/>
    <w:rsid w:val="00E409B6"/>
    <w:rsid w:val="00E41C3F"/>
    <w:rsid w:val="00E56BE1"/>
    <w:rsid w:val="00E62ACF"/>
    <w:rsid w:val="00E63262"/>
    <w:rsid w:val="00E70468"/>
    <w:rsid w:val="00E70644"/>
    <w:rsid w:val="00E72B99"/>
    <w:rsid w:val="00E72DF7"/>
    <w:rsid w:val="00E72EFF"/>
    <w:rsid w:val="00E74A25"/>
    <w:rsid w:val="00E755AB"/>
    <w:rsid w:val="00E76FEC"/>
    <w:rsid w:val="00E83CB2"/>
    <w:rsid w:val="00E83F0B"/>
    <w:rsid w:val="00E855BE"/>
    <w:rsid w:val="00E95218"/>
    <w:rsid w:val="00EA0CC9"/>
    <w:rsid w:val="00EA2BFD"/>
    <w:rsid w:val="00EA30A0"/>
    <w:rsid w:val="00EB4C7B"/>
    <w:rsid w:val="00EC6243"/>
    <w:rsid w:val="00EC7F02"/>
    <w:rsid w:val="00ED327A"/>
    <w:rsid w:val="00ED3BA7"/>
    <w:rsid w:val="00ED7D1B"/>
    <w:rsid w:val="00EE03DB"/>
    <w:rsid w:val="00EE1787"/>
    <w:rsid w:val="00EE2824"/>
    <w:rsid w:val="00EE2D1A"/>
    <w:rsid w:val="00EE52CE"/>
    <w:rsid w:val="00EE5A60"/>
    <w:rsid w:val="00EF1641"/>
    <w:rsid w:val="00EF479C"/>
    <w:rsid w:val="00EF7BF3"/>
    <w:rsid w:val="00F05A6C"/>
    <w:rsid w:val="00F1014C"/>
    <w:rsid w:val="00F12D62"/>
    <w:rsid w:val="00F134D6"/>
    <w:rsid w:val="00F2251D"/>
    <w:rsid w:val="00F32691"/>
    <w:rsid w:val="00F35ACD"/>
    <w:rsid w:val="00F40432"/>
    <w:rsid w:val="00F41197"/>
    <w:rsid w:val="00F52095"/>
    <w:rsid w:val="00F52E5C"/>
    <w:rsid w:val="00F54127"/>
    <w:rsid w:val="00F55874"/>
    <w:rsid w:val="00F55D4C"/>
    <w:rsid w:val="00F60FE6"/>
    <w:rsid w:val="00F643E0"/>
    <w:rsid w:val="00F66D57"/>
    <w:rsid w:val="00F71079"/>
    <w:rsid w:val="00F72124"/>
    <w:rsid w:val="00F81B9C"/>
    <w:rsid w:val="00F90DC7"/>
    <w:rsid w:val="00F94B9F"/>
    <w:rsid w:val="00F977F3"/>
    <w:rsid w:val="00FB2515"/>
    <w:rsid w:val="00FC06BC"/>
    <w:rsid w:val="00FC0A26"/>
    <w:rsid w:val="00FC210F"/>
    <w:rsid w:val="00FC3C2F"/>
    <w:rsid w:val="00FD10EF"/>
    <w:rsid w:val="00FE1B67"/>
    <w:rsid w:val="00FF0356"/>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714A0"/>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pPr>
      <w:spacing w:after="0" w:line="480" w:lineRule="auto"/>
      <w:ind w:left="720" w:hanging="720"/>
    </w:pPr>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7D5ED4"/>
    <w:rPr>
      <w:sz w:val="16"/>
      <w:szCs w:val="16"/>
    </w:rPr>
  </w:style>
  <w:style w:type="paragraph" w:styleId="CommentText">
    <w:name w:val="annotation text"/>
    <w:basedOn w:val="Normal"/>
    <w:link w:val="CommentTextChar"/>
    <w:uiPriority w:val="99"/>
    <w:semiHidden/>
    <w:unhideWhenUsed/>
    <w:rsid w:val="007D5ED4"/>
    <w:pPr>
      <w:spacing w:line="240" w:lineRule="auto"/>
    </w:pPr>
    <w:rPr>
      <w:sz w:val="20"/>
      <w:szCs w:val="20"/>
    </w:rPr>
  </w:style>
  <w:style w:type="character" w:customStyle="1" w:styleId="CommentTextChar">
    <w:name w:val="Comment Text Char"/>
    <w:basedOn w:val="DefaultParagraphFont"/>
    <w:link w:val="CommentText"/>
    <w:uiPriority w:val="99"/>
    <w:semiHidden/>
    <w:rsid w:val="007D5ED4"/>
    <w:rPr>
      <w:sz w:val="20"/>
      <w:szCs w:val="20"/>
    </w:rPr>
  </w:style>
  <w:style w:type="paragraph" w:styleId="CommentSubject">
    <w:name w:val="annotation subject"/>
    <w:basedOn w:val="CommentText"/>
    <w:next w:val="CommentText"/>
    <w:link w:val="CommentSubjectChar"/>
    <w:uiPriority w:val="99"/>
    <w:semiHidden/>
    <w:unhideWhenUsed/>
    <w:rsid w:val="007D5ED4"/>
    <w:rPr>
      <w:b/>
      <w:bCs/>
    </w:rPr>
  </w:style>
  <w:style w:type="character" w:customStyle="1" w:styleId="CommentSubjectChar">
    <w:name w:val="Comment Subject Char"/>
    <w:basedOn w:val="CommentTextChar"/>
    <w:link w:val="CommentSubject"/>
    <w:uiPriority w:val="99"/>
    <w:semiHidden/>
    <w:rsid w:val="007D5ED4"/>
    <w:rPr>
      <w:b/>
      <w:bCs/>
      <w:sz w:val="20"/>
      <w:szCs w:val="20"/>
    </w:rPr>
  </w:style>
  <w:style w:type="paragraph" w:styleId="BalloonText">
    <w:name w:val="Balloon Text"/>
    <w:basedOn w:val="Normal"/>
    <w:link w:val="BalloonTextChar"/>
    <w:uiPriority w:val="99"/>
    <w:semiHidden/>
    <w:unhideWhenUsed/>
    <w:rsid w:val="007D5E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E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287316509">
      <w:bodyDiv w:val="1"/>
      <w:marLeft w:val="0"/>
      <w:marRight w:val="0"/>
      <w:marTop w:val="0"/>
      <w:marBottom w:val="0"/>
      <w:divBdr>
        <w:top w:val="none" w:sz="0" w:space="0" w:color="auto"/>
        <w:left w:val="none" w:sz="0" w:space="0" w:color="auto"/>
        <w:bottom w:val="none" w:sz="0" w:space="0" w:color="auto"/>
        <w:right w:val="none" w:sz="0" w:space="0" w:color="auto"/>
      </w:divBdr>
    </w:div>
    <w:div w:id="309402239">
      <w:bodyDiv w:val="1"/>
      <w:marLeft w:val="0"/>
      <w:marRight w:val="0"/>
      <w:marTop w:val="0"/>
      <w:marBottom w:val="0"/>
      <w:divBdr>
        <w:top w:val="none" w:sz="0" w:space="0" w:color="auto"/>
        <w:left w:val="none" w:sz="0" w:space="0" w:color="auto"/>
        <w:bottom w:val="none" w:sz="0" w:space="0" w:color="auto"/>
        <w:right w:val="none" w:sz="0" w:space="0" w:color="auto"/>
      </w:divBdr>
      <w:divsChild>
        <w:div w:id="185873225">
          <w:marLeft w:val="0"/>
          <w:marRight w:val="0"/>
          <w:marTop w:val="180"/>
          <w:marBottom w:val="270"/>
          <w:divBdr>
            <w:top w:val="single" w:sz="6" w:space="0" w:color="E3E3E3"/>
            <w:left w:val="single" w:sz="6" w:space="0" w:color="E3E3E3"/>
            <w:bottom w:val="single" w:sz="6" w:space="0" w:color="E3E3E3"/>
            <w:right w:val="single" w:sz="6" w:space="0" w:color="E3E3E3"/>
          </w:divBdr>
          <w:divsChild>
            <w:div w:id="729809607">
              <w:marLeft w:val="0"/>
              <w:marRight w:val="0"/>
              <w:marTop w:val="0"/>
              <w:marBottom w:val="0"/>
              <w:divBdr>
                <w:top w:val="none" w:sz="0" w:space="0" w:color="auto"/>
                <w:left w:val="none" w:sz="0" w:space="0" w:color="auto"/>
                <w:bottom w:val="none" w:sz="0" w:space="0" w:color="auto"/>
                <w:right w:val="none" w:sz="0" w:space="0" w:color="auto"/>
              </w:divBdr>
              <w:divsChild>
                <w:div w:id="624166956">
                  <w:marLeft w:val="0"/>
                  <w:marRight w:val="0"/>
                  <w:marTop w:val="0"/>
                  <w:marBottom w:val="0"/>
                  <w:divBdr>
                    <w:top w:val="none" w:sz="0" w:space="0" w:color="auto"/>
                    <w:left w:val="none" w:sz="0" w:space="0" w:color="auto"/>
                    <w:bottom w:val="none" w:sz="0" w:space="0" w:color="auto"/>
                    <w:right w:val="none" w:sz="0" w:space="0" w:color="auto"/>
                  </w:divBdr>
                </w:div>
                <w:div w:id="19986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73957682">
      <w:bodyDiv w:val="1"/>
      <w:marLeft w:val="0"/>
      <w:marRight w:val="0"/>
      <w:marTop w:val="0"/>
      <w:marBottom w:val="0"/>
      <w:divBdr>
        <w:top w:val="none" w:sz="0" w:space="0" w:color="auto"/>
        <w:left w:val="none" w:sz="0" w:space="0" w:color="auto"/>
        <w:bottom w:val="none" w:sz="0" w:space="0" w:color="auto"/>
        <w:right w:val="none" w:sz="0" w:space="0" w:color="auto"/>
      </w:divBdr>
    </w:div>
    <w:div w:id="474570246">
      <w:bodyDiv w:val="1"/>
      <w:marLeft w:val="0"/>
      <w:marRight w:val="0"/>
      <w:marTop w:val="0"/>
      <w:marBottom w:val="0"/>
      <w:divBdr>
        <w:top w:val="none" w:sz="0" w:space="0" w:color="auto"/>
        <w:left w:val="none" w:sz="0" w:space="0" w:color="auto"/>
        <w:bottom w:val="none" w:sz="0" w:space="0" w:color="auto"/>
        <w:right w:val="none" w:sz="0" w:space="0" w:color="auto"/>
      </w:divBdr>
    </w:div>
    <w:div w:id="474877590">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27855177">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30933275">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929318894">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132864290">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239708805">
      <w:bodyDiv w:val="1"/>
      <w:marLeft w:val="0"/>
      <w:marRight w:val="0"/>
      <w:marTop w:val="0"/>
      <w:marBottom w:val="0"/>
      <w:divBdr>
        <w:top w:val="none" w:sz="0" w:space="0" w:color="auto"/>
        <w:left w:val="none" w:sz="0" w:space="0" w:color="auto"/>
        <w:bottom w:val="none" w:sz="0" w:space="0" w:color="auto"/>
        <w:right w:val="none" w:sz="0" w:space="0" w:color="auto"/>
      </w:divBdr>
    </w:div>
    <w:div w:id="1401371617">
      <w:bodyDiv w:val="1"/>
      <w:marLeft w:val="0"/>
      <w:marRight w:val="0"/>
      <w:marTop w:val="0"/>
      <w:marBottom w:val="0"/>
      <w:divBdr>
        <w:top w:val="none" w:sz="0" w:space="0" w:color="auto"/>
        <w:left w:val="none" w:sz="0" w:space="0" w:color="auto"/>
        <w:bottom w:val="none" w:sz="0" w:space="0" w:color="auto"/>
        <w:right w:val="none" w:sz="0" w:space="0" w:color="auto"/>
      </w:divBdr>
    </w:div>
    <w:div w:id="1413818722">
      <w:bodyDiv w:val="1"/>
      <w:marLeft w:val="0"/>
      <w:marRight w:val="0"/>
      <w:marTop w:val="0"/>
      <w:marBottom w:val="0"/>
      <w:divBdr>
        <w:top w:val="none" w:sz="0" w:space="0" w:color="auto"/>
        <w:left w:val="none" w:sz="0" w:space="0" w:color="auto"/>
        <w:bottom w:val="none" w:sz="0" w:space="0" w:color="auto"/>
        <w:right w:val="none" w:sz="0" w:space="0" w:color="auto"/>
      </w:divBdr>
    </w:div>
    <w:div w:id="1436705037">
      <w:bodyDiv w:val="1"/>
      <w:marLeft w:val="0"/>
      <w:marRight w:val="0"/>
      <w:marTop w:val="0"/>
      <w:marBottom w:val="0"/>
      <w:divBdr>
        <w:top w:val="none" w:sz="0" w:space="0" w:color="auto"/>
        <w:left w:val="none" w:sz="0" w:space="0" w:color="auto"/>
        <w:bottom w:val="none" w:sz="0" w:space="0" w:color="auto"/>
        <w:right w:val="none" w:sz="0" w:space="0" w:color="auto"/>
      </w:divBdr>
    </w:div>
    <w:div w:id="1472212629">
      <w:bodyDiv w:val="1"/>
      <w:marLeft w:val="0"/>
      <w:marRight w:val="0"/>
      <w:marTop w:val="0"/>
      <w:marBottom w:val="0"/>
      <w:divBdr>
        <w:top w:val="none" w:sz="0" w:space="0" w:color="auto"/>
        <w:left w:val="none" w:sz="0" w:space="0" w:color="auto"/>
        <w:bottom w:val="none" w:sz="0" w:space="0" w:color="auto"/>
        <w:right w:val="none" w:sz="0" w:space="0" w:color="auto"/>
      </w:divBdr>
    </w:div>
    <w:div w:id="1525705345">
      <w:bodyDiv w:val="1"/>
      <w:marLeft w:val="0"/>
      <w:marRight w:val="0"/>
      <w:marTop w:val="0"/>
      <w:marBottom w:val="0"/>
      <w:divBdr>
        <w:top w:val="none" w:sz="0" w:space="0" w:color="auto"/>
        <w:left w:val="none" w:sz="0" w:space="0" w:color="auto"/>
        <w:bottom w:val="none" w:sz="0" w:space="0" w:color="auto"/>
        <w:right w:val="none" w:sz="0" w:space="0" w:color="auto"/>
      </w:divBdr>
    </w:div>
    <w:div w:id="1582325416">
      <w:bodyDiv w:val="1"/>
      <w:marLeft w:val="0"/>
      <w:marRight w:val="0"/>
      <w:marTop w:val="0"/>
      <w:marBottom w:val="0"/>
      <w:divBdr>
        <w:top w:val="none" w:sz="0" w:space="0" w:color="auto"/>
        <w:left w:val="none" w:sz="0" w:space="0" w:color="auto"/>
        <w:bottom w:val="none" w:sz="0" w:space="0" w:color="auto"/>
        <w:right w:val="none" w:sz="0" w:space="0" w:color="auto"/>
      </w:divBdr>
      <w:divsChild>
        <w:div w:id="141047833">
          <w:marLeft w:val="0"/>
          <w:marRight w:val="0"/>
          <w:marTop w:val="0"/>
          <w:marBottom w:val="0"/>
          <w:divBdr>
            <w:top w:val="none" w:sz="0" w:space="0" w:color="auto"/>
            <w:left w:val="none" w:sz="0" w:space="0" w:color="auto"/>
            <w:bottom w:val="none" w:sz="0" w:space="0" w:color="auto"/>
            <w:right w:val="none" w:sz="0" w:space="0" w:color="auto"/>
          </w:divBdr>
          <w:divsChild>
            <w:div w:id="537157809">
              <w:marLeft w:val="0"/>
              <w:marRight w:val="0"/>
              <w:marTop w:val="0"/>
              <w:marBottom w:val="75"/>
              <w:divBdr>
                <w:top w:val="none" w:sz="0" w:space="0" w:color="auto"/>
                <w:left w:val="none" w:sz="0" w:space="0" w:color="auto"/>
                <w:bottom w:val="none" w:sz="0" w:space="0" w:color="auto"/>
                <w:right w:val="none" w:sz="0" w:space="0" w:color="auto"/>
              </w:divBdr>
            </w:div>
          </w:divsChild>
        </w:div>
        <w:div w:id="717969950">
          <w:marLeft w:val="0"/>
          <w:marRight w:val="0"/>
          <w:marTop w:val="0"/>
          <w:marBottom w:val="0"/>
          <w:divBdr>
            <w:top w:val="none" w:sz="0" w:space="0" w:color="auto"/>
            <w:left w:val="none" w:sz="0" w:space="0" w:color="auto"/>
            <w:bottom w:val="none" w:sz="0" w:space="0" w:color="auto"/>
            <w:right w:val="none" w:sz="0" w:space="0" w:color="auto"/>
          </w:divBdr>
        </w:div>
      </w:divsChild>
    </w:div>
    <w:div w:id="1604418276">
      <w:bodyDiv w:val="1"/>
      <w:marLeft w:val="0"/>
      <w:marRight w:val="0"/>
      <w:marTop w:val="0"/>
      <w:marBottom w:val="0"/>
      <w:divBdr>
        <w:top w:val="none" w:sz="0" w:space="0" w:color="auto"/>
        <w:left w:val="none" w:sz="0" w:space="0" w:color="auto"/>
        <w:bottom w:val="none" w:sz="0" w:space="0" w:color="auto"/>
        <w:right w:val="none" w:sz="0" w:space="0" w:color="auto"/>
      </w:divBdr>
    </w:div>
    <w:div w:id="1868715793">
      <w:bodyDiv w:val="1"/>
      <w:marLeft w:val="0"/>
      <w:marRight w:val="0"/>
      <w:marTop w:val="0"/>
      <w:marBottom w:val="0"/>
      <w:divBdr>
        <w:top w:val="none" w:sz="0" w:space="0" w:color="auto"/>
        <w:left w:val="none" w:sz="0" w:space="0" w:color="auto"/>
        <w:bottom w:val="none" w:sz="0" w:space="0" w:color="auto"/>
        <w:right w:val="none" w:sz="0" w:space="0" w:color="auto"/>
      </w:divBdr>
    </w:div>
    <w:div w:id="1918975969">
      <w:bodyDiv w:val="1"/>
      <w:marLeft w:val="0"/>
      <w:marRight w:val="0"/>
      <w:marTop w:val="0"/>
      <w:marBottom w:val="0"/>
      <w:divBdr>
        <w:top w:val="none" w:sz="0" w:space="0" w:color="auto"/>
        <w:left w:val="none" w:sz="0" w:space="0" w:color="auto"/>
        <w:bottom w:val="none" w:sz="0" w:space="0" w:color="auto"/>
        <w:right w:val="none" w:sz="0" w:space="0" w:color="auto"/>
      </w:divBdr>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31965480">
      <w:bodyDiv w:val="1"/>
      <w:marLeft w:val="0"/>
      <w:marRight w:val="0"/>
      <w:marTop w:val="0"/>
      <w:marBottom w:val="0"/>
      <w:divBdr>
        <w:top w:val="none" w:sz="0" w:space="0" w:color="auto"/>
        <w:left w:val="none" w:sz="0" w:space="0" w:color="auto"/>
        <w:bottom w:val="none" w:sz="0" w:space="0" w:color="auto"/>
        <w:right w:val="none" w:sz="0" w:space="0" w:color="auto"/>
      </w:divBdr>
      <w:divsChild>
        <w:div w:id="1984656923">
          <w:marLeft w:val="0"/>
          <w:marRight w:val="0"/>
          <w:marTop w:val="0"/>
          <w:marBottom w:val="0"/>
          <w:divBdr>
            <w:top w:val="none" w:sz="0" w:space="0" w:color="auto"/>
            <w:left w:val="none" w:sz="0" w:space="0" w:color="auto"/>
            <w:bottom w:val="none" w:sz="0" w:space="0" w:color="auto"/>
            <w:right w:val="none" w:sz="0" w:space="0" w:color="auto"/>
          </w:divBdr>
          <w:divsChild>
            <w:div w:id="361590438">
              <w:marLeft w:val="0"/>
              <w:marRight w:val="0"/>
              <w:marTop w:val="0"/>
              <w:marBottom w:val="75"/>
              <w:divBdr>
                <w:top w:val="none" w:sz="0" w:space="0" w:color="auto"/>
                <w:left w:val="none" w:sz="0" w:space="0" w:color="auto"/>
                <w:bottom w:val="none" w:sz="0" w:space="0" w:color="auto"/>
                <w:right w:val="none" w:sz="0" w:space="0" w:color="auto"/>
              </w:divBdr>
            </w:div>
          </w:divsChild>
        </w:div>
        <w:div w:id="216429345">
          <w:marLeft w:val="0"/>
          <w:marRight w:val="0"/>
          <w:marTop w:val="0"/>
          <w:marBottom w:val="0"/>
          <w:divBdr>
            <w:top w:val="none" w:sz="0" w:space="0" w:color="auto"/>
            <w:left w:val="none" w:sz="0" w:space="0" w:color="auto"/>
            <w:bottom w:val="none" w:sz="0" w:space="0" w:color="auto"/>
            <w:right w:val="none" w:sz="0" w:space="0" w:color="auto"/>
          </w:divBdr>
        </w:div>
      </w:divsChild>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02077772">
      <w:bodyDiv w:val="1"/>
      <w:marLeft w:val="0"/>
      <w:marRight w:val="0"/>
      <w:marTop w:val="0"/>
      <w:marBottom w:val="0"/>
      <w:divBdr>
        <w:top w:val="none" w:sz="0" w:space="0" w:color="auto"/>
        <w:left w:val="none" w:sz="0" w:space="0" w:color="auto"/>
        <w:bottom w:val="none" w:sz="0" w:space="0" w:color="auto"/>
        <w:right w:val="none" w:sz="0" w:space="0" w:color="auto"/>
      </w:divBdr>
    </w:div>
    <w:div w:id="2045249790">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2017/04/10/nyregion/raise-the-age-new-york.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nytimes.com/2018/11/14/opinion/criminal-justice-reform.html" TargetMode="External"/><Relationship Id="rId4" Type="http://schemas.openxmlformats.org/officeDocument/2006/relationships/settings" Target="settings.xml"/><Relationship Id="rId9" Type="http://schemas.openxmlformats.org/officeDocument/2006/relationships/hyperlink" Target="https://www.nytimes.com/2019/03/07/nyregion/newyorktoday/nyc-news-nypd-capstat.html"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2</b:RefOrder>
  </b:Source>
  <b:Source>
    <b:Tag>Sod11</b:Tag>
    <b:SourceType>Film</b:SourceType>
    <b:Guid>{2EDF54E4-1638-4981-A20F-0919DDE84538}</b:Guid>
    <b:Title>Contagion</b:Title>
    <b:Author>
      <b:Director>
        <b:NameList>
          <b:Person>
            <b:Last>Soderbergh</b:Last>
            <b:First>Steven</b:First>
          </b:Person>
        </b:NameList>
      </b:Director>
      <b:Writer>
        <b:NameList>
          <b:Person>
            <b:Last>Burns</b:Last>
            <b:First>Scott</b:First>
            <b:Middle>Z.</b:Middle>
          </b:Person>
        </b:NameList>
      </b:Writer>
    </b:Author>
    <b:Year>2011</b:Year>
    <b:ProductionCompany>Warner Bros</b:ProductionCompany>
    <b:CountryRegion>USA</b:CountryRegion>
    <b:RefOrder>3</b:RefOrder>
  </b:Source>
  <b:Source>
    <b:Tag>God15</b:Tag>
    <b:SourceType>JournalArticle</b:SourceType>
    <b:Guid>{56A9915F-F97E-4C60-9E34-232A64B65E3A}</b:Guid>
    <b:Title>The inequality in public schools</b:Title>
    <b:Year>2015</b:Year>
    <b:Month>June</b:Month>
    <b:Day>15</b:Day>
    <b:Pages>1-8</b:Pages>
    <b:Author>
      <b:Author>
        <b:NameList>
          <b:Person>
            <b:Last>Godsey</b:Last>
            <b:First>MichaelL</b:First>
          </b:Person>
        </b:NameList>
      </b:Author>
    </b:Author>
    <b:RefOrder>4</b:RefOrder>
  </b:Source>
  <b:Source>
    <b:Tag>Dod</b:Tag>
    <b:SourceType>BookSection</b:SourceType>
    <b:Guid>{70CBB8EB-7889-46A6-8672-6DF35EBBC3DB}</b:Guid>
    <b:Title>Juvenile Justice</b:Title>
    <b:Author>
      <b:Author>
        <b:NameList>
          <b:Person>
            <b:Last>Dodge</b:Last>
            <b:First>Callie</b:First>
            <b:Middle>Rennison &amp; Mary</b:Middle>
          </b:Person>
        </b:NameList>
      </b:Author>
    </b:Author>
    <b:BookTitle>Introduction to Criminal Justice</b:BookTitle>
    <b:Publisher>Fayetteville Tech </b:Publisher>
    <b:RefOrder>1</b:RefOrder>
  </b:Source>
</b:Sources>
</file>

<file path=customXml/itemProps1.xml><?xml version="1.0" encoding="utf-8"?>
<ds:datastoreItem xmlns:ds="http://schemas.openxmlformats.org/officeDocument/2006/customXml" ds:itemID="{AE8E040D-9762-473A-8D85-67F028667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59</Words>
  <Characters>319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03T08:05:00Z</dcterms:created>
  <dcterms:modified xsi:type="dcterms:W3CDTF">2019-08-0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lEVyLzI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